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r w:rsidR="00FF5076">
        <w:t>iRT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The iRT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Biognosys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224206"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Calibrating an iRT Calculator</w:t>
      </w:r>
    </w:p>
    <w:p w:rsidR="00A30450" w:rsidRDefault="00761963" w:rsidP="0092367B">
      <w:r>
        <w:t>Although, in this tutorial, you will be working with the iRT-C18 standard defined by Biognosys, using the Biognosys peptide standard mix (</w:t>
      </w:r>
      <w:hyperlink r:id="rId13" w:history="1">
        <w:r>
          <w:rPr>
            <w:rStyle w:val="Hyperlink"/>
          </w:rPr>
          <w:t>http://www.biognosys.ch/products/rt-kit.html</w:t>
        </w:r>
      </w:hyperlink>
      <w:r>
        <w:t xml:space="preserve">), iRT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iRT folder you created by the name ‘iRT-C18 Calibration.sky’.</w:t>
      </w:r>
    </w:p>
    <w:p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Select the first two .raw files listed in the iRT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F75106" w:rsidP="00C16F9C">
      <w:pPr>
        <w:jc w:val="center"/>
      </w:pPr>
      <w:r>
        <w:rPr>
          <w:noProof/>
          <w:lang w:bidi="bo-CN"/>
        </w:rPr>
        <w:lastRenderedPageBreak/>
        <w:drawing>
          <wp:inline distT="0" distB="0" distL="0" distR="0">
            <wp:extent cx="5534025"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F75106" w:rsidP="00C16F9C">
      <w:r>
        <w:rPr>
          <w:noProof/>
          <w:lang w:bidi="bo-CN"/>
        </w:rPr>
        <w:lastRenderedPageBreak/>
        <w:drawing>
          <wp:inline distT="0" distB="0" distL="0" distR="0" wp14:anchorId="1F6B50CD" wp14:editId="32A4DD82">
            <wp:extent cx="5943600" cy="3616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16960"/>
                    </a:xfrm>
                    <a:prstGeom prst="rect">
                      <a:avLst/>
                    </a:prstGeom>
                  </pic:spPr>
                </pic:pic>
              </a:graphicData>
            </a:graphic>
          </wp:inline>
        </w:drawing>
      </w:r>
    </w:p>
    <w:p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Having verified the quality of your calibration data, perform the following steps to create your new iRT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lastRenderedPageBreak/>
        <w:t xml:space="preserve">Click the </w:t>
      </w:r>
      <w:r>
        <w:rPr>
          <w:b/>
        </w:rPr>
        <w:t>Calibrate</w:t>
      </w:r>
      <w:r>
        <w:t xml:space="preserve"> button in the </w:t>
      </w:r>
      <w:r>
        <w:rPr>
          <w:b/>
        </w:rPr>
        <w:t>Edit iRT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Calibrate iRT Calculator</w:t>
      </w:r>
      <w:r>
        <w:t xml:space="preserve"> form should now look something like:</w:t>
      </w:r>
    </w:p>
    <w:p w:rsidR="00F91B06" w:rsidRDefault="00F75106" w:rsidP="00F91B06">
      <w:r>
        <w:rPr>
          <w:noProof/>
          <w:lang w:bidi="bo-CN"/>
        </w:rPr>
        <w:drawing>
          <wp:inline distT="0" distB="0" distL="0" distR="0" wp14:anchorId="67A5BFD9" wp14:editId="5CBDD693">
            <wp:extent cx="3724275" cy="4467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67225"/>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Note:  This is simply the way Biognosys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iRT values.</w:t>
      </w:r>
    </w:p>
    <w:p w:rsidR="00F91B06" w:rsidRDefault="00F91B06" w:rsidP="00F91B06">
      <w:r>
        <w:t xml:space="preserve">The </w:t>
      </w:r>
      <w:r>
        <w:rPr>
          <w:b/>
        </w:rPr>
        <w:t>Edit iRT Calculator</w:t>
      </w:r>
      <w:r>
        <w:t xml:space="preserve"> form should now look something like:</w:t>
      </w:r>
    </w:p>
    <w:p w:rsidR="00F91B06" w:rsidRDefault="00F75106" w:rsidP="00F91B06">
      <w:r>
        <w:rPr>
          <w:noProof/>
          <w:lang w:bidi="bo-CN"/>
        </w:rPr>
        <w:lastRenderedPageBreak/>
        <w:drawing>
          <wp:inline distT="0" distB="0" distL="0" distR="0" wp14:anchorId="0C4DCC14" wp14:editId="1F9AC2E8">
            <wp:extent cx="3810000" cy="563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That is it.  You have calibrated a new iRT calculator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In Windows Explorer, navigate to the iRT folder you created for this tutorial.</w:t>
      </w:r>
    </w:p>
    <w:p w:rsidR="0027046B" w:rsidRDefault="0027046B" w:rsidP="0027046B">
      <w:pPr>
        <w:pStyle w:val="ListParagraph"/>
        <w:numPr>
          <w:ilvl w:val="0"/>
          <w:numId w:val="16"/>
        </w:numPr>
      </w:pPr>
      <w:r>
        <w:t>Double-click on the ‘</w:t>
      </w:r>
      <w:r w:rsidRPr="0027046B">
        <w:t>iRT definition.xlsx</w:t>
      </w:r>
      <w:r>
        <w:t>’ file in the iRT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iRT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Edit iRT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F75106" w:rsidP="00FA6EC7">
      <w:r>
        <w:rPr>
          <w:noProof/>
          <w:lang w:bidi="bo-CN"/>
        </w:rPr>
        <w:drawing>
          <wp:inline distT="0" distB="0" distL="0" distR="0">
            <wp:extent cx="5534025"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iRT Values for</w:t>
      </w:r>
      <w:r>
        <w:t xml:space="preserve"> New Targeted Peptides</w:t>
      </w:r>
    </w:p>
    <w:p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peptides, save the current file, and then perform the following steps to create a document that will allow you to calculate iRT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iRT Human.sky’ in the iRT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Double-click the file ‘iRT-C18 Standard.sky’.</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t>Save this document as ‘iRT Human+Standard.sky’</w:t>
      </w:r>
      <w:r w:rsidR="00DC6614">
        <w:t xml:space="preserve">, and then </w:t>
      </w:r>
      <w:r w:rsidR="00FC5757">
        <w:t xml:space="preserve">save it again </w:t>
      </w:r>
      <w:r w:rsidR="00DC6614">
        <w:t>as ‘iRT Human+Standard Calibrate.sky’.</w:t>
      </w:r>
    </w:p>
    <w:p w:rsidR="00832A27" w:rsidRDefault="00832A27" w:rsidP="00832A27">
      <w:pPr>
        <w:pStyle w:val="Heading2"/>
      </w:pPr>
      <w:r>
        <w:t>Creating an iRT Acquisition Method</w:t>
      </w:r>
    </w:p>
    <w:p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w:t>
      </w:r>
      <w:r w:rsidR="00ED11AD">
        <w:lastRenderedPageBreak/>
        <w:t xml:space="preserve">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F75106" w:rsidP="00710450">
      <w:r>
        <w:rPr>
          <w:noProof/>
          <w:lang w:bidi="bo-CN"/>
        </w:rPr>
        <w:drawing>
          <wp:inline distT="0" distB="0" distL="0" distR="0" wp14:anchorId="2C9710EC" wp14:editId="1BDDB3DB">
            <wp:extent cx="3600450" cy="2809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lastRenderedPageBreak/>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F75106" w:rsidP="00BD2589">
      <w:r>
        <w:rPr>
          <w:noProof/>
          <w:lang w:bidi="bo-CN"/>
        </w:rPr>
        <w:drawing>
          <wp:inline distT="0" distB="0" distL="0" distR="0" wp14:anchorId="605CEC68" wp14:editId="084BD496">
            <wp:extent cx="3057525" cy="37338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lastRenderedPageBreak/>
        <w:t>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Biognosys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Select the first two .raw files listed in the iRT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F75106" w:rsidP="00D5375D">
      <w:r>
        <w:rPr>
          <w:noProof/>
          <w:lang w:bidi="bo-CN"/>
        </w:rPr>
        <w:lastRenderedPageBreak/>
        <w:drawing>
          <wp:inline distT="0" distB="0" distL="0" distR="0">
            <wp:extent cx="5534025" cy="3848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rsidR="003C4A9C" w:rsidRDefault="000A510B" w:rsidP="00D5375D">
      <w:r>
        <w:t>Y</w:t>
      </w:r>
      <w:r w:rsidR="00591E4D">
        <w:t>ou probably would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rsidR="003C3BF4" w:rsidRDefault="003C3BF4" w:rsidP="003C3BF4">
      <w:r>
        <w:t xml:space="preserve">The </w:t>
      </w:r>
      <w:r>
        <w:rPr>
          <w:b/>
        </w:rPr>
        <w:t>Find</w:t>
      </w:r>
      <w:r>
        <w:t xml:space="preserve"> form should look like:</w:t>
      </w:r>
    </w:p>
    <w:p w:rsidR="003C3BF4" w:rsidRDefault="00AD0F18" w:rsidP="003C3BF4">
      <w:r>
        <w:rPr>
          <w:noProof/>
          <w:lang w:bidi="bo-CN"/>
        </w:rPr>
        <w:lastRenderedPageBreak/>
        <w:drawing>
          <wp:inline distT="0" distB="0" distL="0" distR="0" wp14:anchorId="3F135E87" wp14:editId="651E2E38">
            <wp:extent cx="3771900" cy="3028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rsidR="00AD0F18">
        <w:t xml:space="preserve"> view, showing 8</w:t>
      </w:r>
      <w:r>
        <w:t xml:space="preserve"> unintegrated transitions:</w:t>
      </w:r>
    </w:p>
    <w:p w:rsidR="003C3BF4" w:rsidRDefault="00AD0F18" w:rsidP="003C3BF4">
      <w:r>
        <w:rPr>
          <w:noProof/>
          <w:lang w:bidi="bo-CN"/>
        </w:rPr>
        <w:drawing>
          <wp:inline distT="0" distB="0" distL="0" distR="0">
            <wp:extent cx="5172075" cy="1714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2075" cy="1714500"/>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w:t>
      </w:r>
      <w:r w:rsidR="00AD0F18">
        <w:t xml:space="preserve"> several of these are transitions with interference, and have signal lower than 1% (by area) of the most intense transition</w:t>
      </w:r>
      <w:r w:rsidR="00C43B1F">
        <w:t>:</w:t>
      </w:r>
    </w:p>
    <w:p w:rsidR="00C43B1F" w:rsidRDefault="001C5EF2" w:rsidP="00590BBF">
      <w:r>
        <w:rPr>
          <w:noProof/>
          <w:lang w:bidi="bo-CN"/>
        </w:rPr>
        <w:lastRenderedPageBreak/>
        <w:drawing>
          <wp:inline distT="0" distB="0" distL="0" distR="0">
            <wp:extent cx="2890809" cy="2647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2948" cy="2649909"/>
                    </a:xfrm>
                    <a:prstGeom prst="rect">
                      <a:avLst/>
                    </a:prstGeom>
                    <a:noFill/>
                    <a:ln>
                      <a:noFill/>
                    </a:ln>
                  </pic:spPr>
                </pic:pic>
              </a:graphicData>
            </a:graphic>
          </wp:inline>
        </w:drawing>
      </w:r>
      <w:r w:rsidR="00C43B1F" w:rsidRPr="00C43B1F">
        <w:t xml:space="preserve"> </w:t>
      </w:r>
      <w:r>
        <w:rPr>
          <w:noProof/>
          <w:lang w:bidi="bo-CN"/>
        </w:rPr>
        <w:drawing>
          <wp:inline distT="0" distB="0" distL="0" distR="0">
            <wp:extent cx="2880411" cy="2638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4922" cy="2642557"/>
                    </a:xfrm>
                    <a:prstGeom prst="rect">
                      <a:avLst/>
                    </a:prstGeom>
                    <a:noFill/>
                    <a:ln>
                      <a:noFill/>
                    </a:ln>
                  </pic:spPr>
                </pic:pic>
              </a:graphicData>
            </a:graphic>
          </wp:inline>
        </w:drawing>
      </w:r>
    </w:p>
    <w:p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are better off forcing Skyline to consistently integrate all included transitions.  To do </w:t>
      </w:r>
      <w:r w:rsidR="005D20D7">
        <w:t>this, make the following change:</w:t>
      </w:r>
    </w:p>
    <w:p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p w:rsidR="00DF4B54" w:rsidRDefault="00DF4B54" w:rsidP="00DF4B54">
      <w:pPr>
        <w:pStyle w:val="Heading2"/>
      </w:pPr>
      <w:r>
        <w:t>Calculating iRT Values</w:t>
      </w:r>
    </w:p>
    <w:p w:rsidR="00DF4B54" w:rsidRDefault="00DF4B54" w:rsidP="00DF4B54">
      <w:r>
        <w:t>To calculate iRT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575955" w:rsidP="00DF4B54">
      <w:r>
        <w:rPr>
          <w:noProof/>
          <w:lang w:bidi="bo-CN"/>
        </w:rPr>
        <w:drawing>
          <wp:inline distT="0" distB="0" distL="0" distR="0" wp14:anchorId="411FA90C" wp14:editId="364682B5">
            <wp:extent cx="4657725" cy="1171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rsidR="0010421A"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p>
    <w:p w:rsidR="00DF4B54" w:rsidRDefault="00DF4B54" w:rsidP="00DF4B54">
      <w:pPr>
        <w:pStyle w:val="ListParagraph"/>
        <w:numPr>
          <w:ilvl w:val="0"/>
          <w:numId w:val="32"/>
        </w:numPr>
      </w:pPr>
      <w:r>
        <w:lastRenderedPageBreak/>
        <w:t xml:space="preserve">Click the </w:t>
      </w:r>
      <w:r>
        <w:rPr>
          <w:b/>
        </w:rPr>
        <w:t>OK</w:t>
      </w:r>
      <w:r>
        <w:t xml:space="preserve"> button.</w:t>
      </w:r>
    </w:p>
    <w:p w:rsidR="00DF4B54" w:rsidRDefault="004C7B5C" w:rsidP="00DF4B54">
      <w:r>
        <w:t xml:space="preserve">The </w:t>
      </w:r>
      <w:r>
        <w:rPr>
          <w:b/>
        </w:rPr>
        <w:t>Edit iRT Calculator</w:t>
      </w:r>
      <w:r>
        <w:t xml:space="preserve"> form should now look like:</w:t>
      </w:r>
    </w:p>
    <w:p w:rsidR="004C7B5C" w:rsidRDefault="00575955" w:rsidP="00DF4B54">
      <w:r>
        <w:rPr>
          <w:noProof/>
          <w:lang w:bidi="bo-CN"/>
        </w:rPr>
        <w:drawing>
          <wp:inline distT="0" distB="0" distL="0" distR="0" wp14:anchorId="7600D49C" wp14:editId="18E96361">
            <wp:extent cx="3810000" cy="563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575955" w:rsidP="0058596E">
      <w:r>
        <w:rPr>
          <w:noProof/>
          <w:lang w:bidi="bo-CN"/>
        </w:rPr>
        <w:lastRenderedPageBreak/>
        <w:drawing>
          <wp:inline distT="0" distB="0" distL="0" distR="0">
            <wp:extent cx="5743575" cy="3848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rsidR="00670C18" w:rsidRDefault="00670C18" w:rsidP="00670C18">
      <w:pPr>
        <w:pStyle w:val="Heading1"/>
      </w:pPr>
      <w:r>
        <w:t>Using iRT to Schedule New Acquisition</w:t>
      </w:r>
    </w:p>
    <w:p w:rsidR="00670C18" w:rsidRDefault="00E5085B" w:rsidP="00670C18">
      <w:r>
        <w:t>Next, you will explore how iRT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lastRenderedPageBreak/>
        <w:t xml:space="preserve">On the </w:t>
      </w:r>
      <w:r>
        <w:rPr>
          <w:b/>
        </w:rPr>
        <w:t>File</w:t>
      </w:r>
      <w:r>
        <w:t xml:space="preserve"> menu, click the ‘iRT Human+Standard.sky’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991E24" w:rsidP="00CF016F">
      <w:r>
        <w:rPr>
          <w:noProof/>
          <w:lang w:bidi="bo-CN"/>
        </w:rPr>
        <w:drawing>
          <wp:inline distT="0" distB="0" distL="0" distR="0" wp14:anchorId="755E2EF8" wp14:editId="6C5C390C">
            <wp:extent cx="3914775" cy="52482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lastRenderedPageBreak/>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575955" w:rsidP="00892A14">
      <w:r>
        <w:rPr>
          <w:noProof/>
          <w:lang w:bidi="bo-CN"/>
        </w:rPr>
        <w:drawing>
          <wp:inline distT="0" distB="0" distL="0" distR="0">
            <wp:extent cx="5743575" cy="3848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Exporting a Scheduled Method Using an iRT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7A7799" w:rsidP="00264713">
      <w:r>
        <w:rPr>
          <w:noProof/>
          <w:lang w:bidi="bo-CN"/>
        </w:rPr>
        <w:lastRenderedPageBreak/>
        <w:drawing>
          <wp:inline distT="0" distB="0" distL="0" distR="0" wp14:anchorId="6D3890BB" wp14:editId="2E1534CB">
            <wp:extent cx="574357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rsidR="00A16014" w:rsidRDefault="00D90840" w:rsidP="00A16014">
      <w:r>
        <w:lastRenderedPageBreak/>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rsidR="00D90840" w:rsidRDefault="00D90840" w:rsidP="00D90840">
      <w:r>
        <w:t xml:space="preserve">The </w:t>
      </w:r>
      <w:r>
        <w:rPr>
          <w:b/>
        </w:rPr>
        <w:t>Export Transition List</w:t>
      </w:r>
      <w:r>
        <w:t xml:space="preserve"> form should look like:</w:t>
      </w:r>
    </w:p>
    <w:p w:rsidR="00D90840" w:rsidRDefault="007A7799" w:rsidP="00D90840">
      <w:r>
        <w:rPr>
          <w:noProof/>
          <w:lang w:bidi="bo-CN"/>
        </w:rPr>
        <w:drawing>
          <wp:inline distT="0" distB="0" distL="0" distR="0" wp14:anchorId="15D3E364" wp14:editId="0189E318">
            <wp:extent cx="3057525" cy="37338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And now import the data acquired with a method scheduled using iRT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in the iRT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575955" w:rsidP="00240A49">
      <w:r>
        <w:rPr>
          <w:noProof/>
          <w:lang w:bidi="bo-CN"/>
        </w:rPr>
        <w:lastRenderedPageBreak/>
        <w:drawing>
          <wp:inline distT="0" distB="0" distL="0" distR="0">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B74E89" w:rsidP="000B0EEB">
      <w:r>
        <w:rPr>
          <w:noProof/>
          <w:lang w:bidi="bo-CN"/>
        </w:rPr>
        <w:lastRenderedPageBreak/>
        <w:drawing>
          <wp:inline distT="0" distB="0" distL="0" distR="0">
            <wp:extent cx="5743575"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rsidR="000A34E4" w:rsidRDefault="000A34E4" w:rsidP="000A34E4">
      <w:r>
        <w:t>EVVEEAENGR</w:t>
      </w:r>
      <w:r>
        <w:br/>
        <w:t>LLADQAEAR</w:t>
      </w:r>
    </w:p>
    <w:p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p>
    <w:p w:rsidR="00B110DC" w:rsidRDefault="00132B26" w:rsidP="00343590">
      <w:r>
        <w:rPr>
          <w:noProof/>
          <w:lang w:bidi="bo-CN"/>
        </w:rPr>
        <w:lastRenderedPageBreak/>
        <w:drawing>
          <wp:inline distT="0" distB="0" distL="0" distR="0">
            <wp:extent cx="5743575" cy="3848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document by their iRT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C97EFD" w:rsidP="00343590">
      <w:pPr>
        <w:rPr>
          <w:b/>
        </w:rPr>
      </w:pPr>
      <w:r>
        <w:rPr>
          <w:b/>
          <w:noProof/>
          <w:lang w:bidi="bo-CN"/>
        </w:rPr>
        <w:lastRenderedPageBreak/>
        <w:drawing>
          <wp:inline distT="0" distB="0" distL="0" distR="0">
            <wp:extent cx="5876925" cy="39719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971925"/>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Calculating iRT Values from MS/MS Spectra</w:t>
      </w:r>
    </w:p>
    <w:p w:rsidR="007B717E" w:rsidRDefault="006C0CD3" w:rsidP="007B717E">
      <w:r>
        <w:t>If you collect data independent acquisition (DDA) runs that include the standard peptides for your iRT calculator at a high enough concentration that they are reliably sampled</w:t>
      </w:r>
      <w:r w:rsidR="00220679">
        <w:t xml:space="preserve"> and identified</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p>
    <w:p w:rsidR="008F07BB" w:rsidRDefault="00ED3C25" w:rsidP="007B717E">
      <w:r>
        <w:lastRenderedPageBreak/>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ou can add iRT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Yeast+Standard’ subfolder of the ‘iRT’ folder.</w:t>
      </w:r>
    </w:p>
    <w:p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054EAC" w:rsidP="0084619F">
      <w:r>
        <w:rPr>
          <w:noProof/>
          <w:lang w:bidi="bo-CN"/>
        </w:rPr>
        <w:drawing>
          <wp:inline distT="0" distB="0" distL="0" distR="0" wp14:anchorId="3137D77E" wp14:editId="71650933">
            <wp:extent cx="3743325" cy="2447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C97EFD" w:rsidP="0084619F">
      <w:r>
        <w:rPr>
          <w:noProof/>
          <w:lang w:bidi="bo-CN"/>
        </w:rPr>
        <w:lastRenderedPageBreak/>
        <w:drawing>
          <wp:inline distT="0" distB="0" distL="0" distR="0" wp14:anchorId="0975BF02" wp14:editId="3A5D46E4">
            <wp:extent cx="4657725" cy="24479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rsidR="0084619F" w:rsidRDefault="0084619F" w:rsidP="0084619F">
      <w:r>
        <w:t>The form tells you that Skyline was able to calculate valid regressions for both DDA runs in the library.  Using these regressions, it has calculated iRT values for 558 new peptides.</w:t>
      </w:r>
      <w:r w:rsidR="00F853DF">
        <w:t xml:space="preserve">  Again, iRT values are calculated separately for each run, using its regression calculated linear transform.  Peptides appearing in both runs produce two iRT values, which are averaged.</w:t>
      </w:r>
      <w:r>
        <w:t xml:space="preserve">  </w:t>
      </w:r>
      <w:r w:rsidR="00F853DF">
        <w:t>Skyline</w:t>
      </w:r>
      <w:r>
        <w:t xml:space="preserve"> has also found 3 peptides for which you already have iRT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Edit iRT Calculator</w:t>
      </w:r>
      <w:r w:rsidR="002F511E">
        <w:t xml:space="preserve"> form should now show it has 706</w:t>
      </w:r>
      <w:bookmarkStart w:id="7" w:name="_GoBack"/>
      <w:bookmarkEnd w:id="7"/>
      <w:r>
        <w:t xml:space="preserve"> peptides in the </w:t>
      </w:r>
      <w:r>
        <w:rPr>
          <w:b/>
        </w:rPr>
        <w:t>Measured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Yeast+Standard’ subfolder of the ‘iRT’ folder.</w:t>
      </w:r>
    </w:p>
    <w:p w:rsidR="00CB2A90" w:rsidRDefault="00CB2A90" w:rsidP="00CB2A90">
      <w:pPr>
        <w:pStyle w:val="ListParagraph"/>
        <w:numPr>
          <w:ilvl w:val="0"/>
          <w:numId w:val="41"/>
        </w:numPr>
      </w:pPr>
      <w:r>
        <w:t>Double-click the file ‘</w:t>
      </w:r>
      <w:bookmarkStart w:id="8" w:name="OLE_LINK8"/>
      <w:bookmarkStart w:id="9" w:name="OLE_LINK9"/>
      <w:bookmarkStart w:id="10" w:name="OLE_LINK10"/>
      <w:r w:rsidRPr="00CB2A90">
        <w:t>Yeast+Standard (refined) - 2min.sky</w:t>
      </w:r>
      <w:bookmarkEnd w:id="8"/>
      <w:bookmarkEnd w:id="9"/>
      <w:bookmarkEnd w:id="10"/>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C97EFD" w:rsidP="00CB2A90">
      <w:r>
        <w:rPr>
          <w:noProof/>
          <w:lang w:bidi="bo-CN"/>
        </w:rPr>
        <w:lastRenderedPageBreak/>
        <w:drawing>
          <wp:inline distT="0" distB="0" distL="0" distR="0" wp14:anchorId="17EE0051" wp14:editId="25F649A4">
            <wp:extent cx="5943600" cy="27635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763520"/>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5" w:history="1">
        <w:r w:rsidR="00D17A18" w:rsidRPr="006E08BD">
          <w:rPr>
            <w:rStyle w:val="Hyperlink"/>
          </w:rPr>
          <w:t>MS1 Filtering</w:t>
        </w:r>
      </w:hyperlink>
      <w:r w:rsidR="00D17A18">
        <w:t xml:space="preserve"> tutorial</w:t>
      </w:r>
      <w:r w:rsidR="00413411">
        <w:t>.</w:t>
      </w:r>
    </w:p>
    <w:p w:rsidR="00ED2CD3" w:rsidRDefault="00ED2CD3" w:rsidP="00CB2A90">
      <w:r>
        <w:t>To convert the iRT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rsidR="00011E98" w:rsidRDefault="00011E98" w:rsidP="00011E98">
      <w:r>
        <w:t>Skyline presents a form that looks like:</w:t>
      </w:r>
    </w:p>
    <w:p w:rsidR="00011E98" w:rsidRDefault="00C97EFD" w:rsidP="00011E98">
      <w:r>
        <w:rPr>
          <w:noProof/>
          <w:lang w:bidi="bo-CN"/>
        </w:rPr>
        <w:lastRenderedPageBreak/>
        <w:drawing>
          <wp:inline distT="0" distB="0" distL="0" distR="0" wp14:anchorId="1EA50E3D" wp14:editId="0F4ADC9A">
            <wp:extent cx="4657725" cy="4581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iRT </w:t>
      </w:r>
      <w:r w:rsidR="0099545E">
        <w:t>Calculator Editing Options</w:t>
      </w:r>
    </w:p>
    <w:p w:rsidR="00E86672" w:rsidRDefault="006849F2" w:rsidP="00E86672">
      <w:r>
        <w:t>You now have 705 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rsidR="00107B92" w:rsidRPr="00107B92" w:rsidRDefault="00107B92" w:rsidP="00E86672">
      <w:r>
        <w:t xml:space="preserve">You can also use the </w:t>
      </w:r>
      <w:r>
        <w:rPr>
          <w:b/>
        </w:rPr>
        <w:t>Peptides</w:t>
      </w:r>
      <w:r>
        <w:t xml:space="preserve"> 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rsidR="00114D3A" w:rsidRDefault="00E065A7" w:rsidP="00E065A7">
      <w:pPr>
        <w:pStyle w:val="Heading1"/>
      </w:pPr>
      <w:r>
        <w:t>Conclusion</w:t>
      </w:r>
    </w:p>
    <w:p w:rsidR="00E065A7" w:rsidRDefault="008F3217" w:rsidP="00E065A7">
      <w:r>
        <w:t xml:space="preserve">In this tutorial, you have learned to use the Skyline support for iRT,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also learned about iRT-C18, which is a standard iRT scale initially defined by the Biognosys team using the Biognosys RT-Kit.  You can use this kit in your own experiments, or 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4206" w:rsidRDefault="00224206" w:rsidP="001B31B2">
      <w:pPr>
        <w:spacing w:after="0" w:line="240" w:lineRule="auto"/>
      </w:pPr>
      <w:r>
        <w:separator/>
      </w:r>
    </w:p>
  </w:endnote>
  <w:endnote w:type="continuationSeparator" w:id="0">
    <w:p w:rsidR="00224206" w:rsidRDefault="00224206"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91E24">
        <w:pPr>
          <w:pStyle w:val="Footer"/>
          <w:jc w:val="center"/>
        </w:pPr>
        <w:r>
          <w:fldChar w:fldCharType="begin"/>
        </w:r>
        <w:r>
          <w:instrText xml:space="preserve"> PAGE   \* MERGEFORMAT </w:instrText>
        </w:r>
        <w:r>
          <w:fldChar w:fldCharType="separate"/>
        </w:r>
        <w:r w:rsidR="002F511E">
          <w:rPr>
            <w:noProof/>
          </w:rPr>
          <w:t>28</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4206" w:rsidRDefault="00224206" w:rsidP="001B31B2">
      <w:pPr>
        <w:spacing w:after="0" w:line="240" w:lineRule="auto"/>
      </w:pPr>
      <w:r>
        <w:separator/>
      </w:r>
    </w:p>
  </w:footnote>
  <w:footnote w:type="continuationSeparator" w:id="0">
    <w:p w:rsidR="00224206" w:rsidRDefault="00224206"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2FD3"/>
    <w:rsid w:val="00206C2E"/>
    <w:rsid w:val="00213D3A"/>
    <w:rsid w:val="00220679"/>
    <w:rsid w:val="002225B9"/>
    <w:rsid w:val="00224206"/>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11E"/>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5467"/>
    <w:rsid w:val="007B717E"/>
    <w:rsid w:val="007C0E1D"/>
    <w:rsid w:val="007C3CD5"/>
    <w:rsid w:val="007C75D0"/>
    <w:rsid w:val="007D1AE3"/>
    <w:rsid w:val="007D1B6C"/>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1E24"/>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C6876"/>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A69A6"/>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4DDB"/>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62495B-0A61-48D7-8EC1-E1DBEC7A9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8</TotalTime>
  <Pages>31</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116</cp:revision>
  <cp:lastPrinted>2014-07-17T23:55:00Z</cp:lastPrinted>
  <dcterms:created xsi:type="dcterms:W3CDTF">2012-01-16T20:28:00Z</dcterms:created>
  <dcterms:modified xsi:type="dcterms:W3CDTF">2014-07-2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